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FEAF78B" w14:textId="3E039F55" w:rsidR="00176BFE" w:rsidRDefault="00757F06" w:rsidP="00757F06">
      <w:pPr>
        <w:rPr>
          <w:rFonts w:ascii="Arial" w:hAnsi="Arial"/>
        </w:rPr>
      </w:pPr>
      <w:bookmarkStart w:id="0" w:name="_GoBack"/>
      <w:bookmarkEnd w:id="0"/>
      <w:r>
        <w:rPr>
          <w:rFonts w:ascii="Arial" w:hAnsi="Arial" w:cs="Arial"/>
          <w:b/>
          <w:spacing w:val="-2"/>
        </w:rPr>
        <w:t>Table S1</w:t>
      </w:r>
      <w:r w:rsidR="00176BFE" w:rsidRPr="00BC3047">
        <w:rPr>
          <w:rFonts w:ascii="Arial" w:hAnsi="Arial" w:cs="Arial"/>
          <w:b/>
          <w:spacing w:val="-2"/>
        </w:rPr>
        <w:t xml:space="preserve">. </w:t>
      </w:r>
      <w:r w:rsidR="00176BFE">
        <w:rPr>
          <w:rFonts w:ascii="Arial" w:hAnsi="Arial" w:cs="Arial"/>
          <w:spacing w:val="-2"/>
        </w:rPr>
        <w:t>Summary of model outcomes using various priors</w:t>
      </w:r>
      <w:proofErr w:type="gramStart"/>
      <w:r w:rsidR="00176BFE">
        <w:rPr>
          <w:rFonts w:ascii="Arial" w:hAnsi="Arial" w:cs="Arial"/>
          <w:spacing w:val="-2"/>
        </w:rPr>
        <w:t>;</w:t>
      </w:r>
      <w:proofErr w:type="gramEnd"/>
      <w:r w:rsidR="00176BFE">
        <w:rPr>
          <w:rFonts w:ascii="Arial" w:hAnsi="Arial" w:cs="Arial"/>
          <w:spacing w:val="-2"/>
        </w:rPr>
        <w:t xml:space="preserve"> Final model - inverse gamma and beta = 1, 1 - inverse gamma and beta = 0.5, 2 - inverse gamma and beta = 0.1. </w:t>
      </w:r>
      <w:proofErr w:type="gramStart"/>
      <w:r w:rsidR="00176BFE">
        <w:rPr>
          <w:rFonts w:ascii="Arial" w:hAnsi="Arial" w:cs="Arial"/>
          <w:spacing w:val="-2"/>
        </w:rPr>
        <w:t>model</w:t>
      </w:r>
      <w:proofErr w:type="gramEnd"/>
      <w:r w:rsidR="00176BFE">
        <w:rPr>
          <w:rFonts w:ascii="Arial" w:hAnsi="Arial" w:cs="Arial"/>
          <w:spacing w:val="-2"/>
        </w:rPr>
        <w:t xml:space="preserve"> outcomes were relatively insensitive to the minor changes in prior parameterization.</w:t>
      </w:r>
      <w:r w:rsidR="00176BFE">
        <w:rPr>
          <w:rFonts w:ascii="Arial" w:hAnsi="Arial"/>
          <w:b/>
        </w:rPr>
        <w:t xml:space="preserve"> </w:t>
      </w:r>
      <w:r w:rsidR="00176BFE">
        <w:rPr>
          <w:rFonts w:ascii="Arial" w:hAnsi="Arial"/>
        </w:rPr>
        <w:t xml:space="preserve">However, inverse gamma and beta distributions set to 0.1 or lower are not well defined and can cause instability in the MCMC </w:t>
      </w:r>
      <w:r w:rsidR="00176BFE">
        <w:rPr>
          <w:rFonts w:ascii="Arial" w:hAnsi="Arial"/>
        </w:rPr>
        <w:fldChar w:fldCharType="begin" w:fldLock="1"/>
      </w:r>
      <w:r w:rsidR="00176BFE">
        <w:rPr>
          <w:rFonts w:ascii="Arial" w:hAnsi="Arial"/>
        </w:rPr>
        <w:instrText>ADDIN CSL_CITATION { "citationItems" : [ { "id" : "ITEM-1", "itemData" : { "author" : [ { "dropping-particle" : "", "family" : "Villemereuil", "given" : "Pierre", "non-dropping-particle" : "de", "parse-names" : false, "suffix" : "" } ], "id" : "ITEM-1", "issued" : { "date-parts" : [ [ "2012" ] ] }, "title" : "Tutorial Estimation of a biological trait heritability using the animal model How to use the MCMCglmm R package", "type" : "article" }, "uris" : [ "http://www.mendeley.com/documents/?uuid=86672189-6b19-4f18-b7e5-f6e3b309b8c8" ] } ], "mendeley" : { "formattedCitation" : "(de Villemereuil, 2012)", "plainTextFormattedCitation" : "(de Villemereuil, 2012)" }, "properties" : { "noteIndex" : 0 }, "schema" : "https://github.com/citation-style-language/schema/raw/master/csl-citation.json" }</w:instrText>
      </w:r>
      <w:r w:rsidR="00176BFE">
        <w:rPr>
          <w:rFonts w:ascii="Arial" w:hAnsi="Arial"/>
        </w:rPr>
        <w:fldChar w:fldCharType="separate"/>
      </w:r>
      <w:r w:rsidR="00176BFE" w:rsidRPr="004F49B3">
        <w:rPr>
          <w:rFonts w:ascii="Arial" w:hAnsi="Arial"/>
          <w:noProof/>
        </w:rPr>
        <w:t>(de Villemereuil, 2012)</w:t>
      </w:r>
      <w:r w:rsidR="00176BFE">
        <w:rPr>
          <w:rFonts w:ascii="Arial" w:hAnsi="Arial"/>
        </w:rPr>
        <w:fldChar w:fldCharType="end"/>
      </w:r>
      <w:r w:rsidR="00176BFE">
        <w:rPr>
          <w:rFonts w:ascii="Arial" w:hAnsi="Arial"/>
        </w:rPr>
        <w:t>. The DIC and average effective sample size for variance components are as follows: Final – DIC = 3957.982, n = 1894.741</w:t>
      </w:r>
      <w:proofErr w:type="gramStart"/>
      <w:r w:rsidR="00176BFE">
        <w:rPr>
          <w:rFonts w:ascii="Arial" w:hAnsi="Arial"/>
        </w:rPr>
        <w:t>;</w:t>
      </w:r>
      <w:proofErr w:type="gramEnd"/>
      <w:r w:rsidR="00176BFE">
        <w:rPr>
          <w:rFonts w:ascii="Arial" w:hAnsi="Arial"/>
        </w:rPr>
        <w:t xml:space="preserve"> 1 – DIC = 3909.146, n = 1860.006, 2 – DIC = 3387.223, n = 1432.645.</w:t>
      </w:r>
    </w:p>
    <w:p w14:paraId="0889E718" w14:textId="77777777" w:rsidR="00757F06" w:rsidRPr="00E32849" w:rsidRDefault="00757F06" w:rsidP="00757F06">
      <w:pPr>
        <w:rPr>
          <w:rFonts w:ascii="Arial" w:hAnsi="Arial"/>
        </w:rPr>
      </w:pPr>
    </w:p>
    <w:tbl>
      <w:tblPr>
        <w:tblW w:w="12345" w:type="dxa"/>
        <w:tblInd w:w="93" w:type="dxa"/>
        <w:tblLayout w:type="fixed"/>
        <w:tblLook w:val="04A0" w:firstRow="1" w:lastRow="0" w:firstColumn="1" w:lastColumn="0" w:noHBand="0" w:noVBand="1"/>
      </w:tblPr>
      <w:tblGrid>
        <w:gridCol w:w="494"/>
        <w:gridCol w:w="961"/>
        <w:gridCol w:w="990"/>
        <w:gridCol w:w="990"/>
        <w:gridCol w:w="990"/>
        <w:gridCol w:w="990"/>
        <w:gridCol w:w="990"/>
        <w:gridCol w:w="990"/>
        <w:gridCol w:w="990"/>
        <w:gridCol w:w="990"/>
        <w:gridCol w:w="990"/>
        <w:gridCol w:w="990"/>
        <w:gridCol w:w="990"/>
      </w:tblGrid>
      <w:tr w:rsidR="00176BFE" w:rsidRPr="005660D3" w14:paraId="3A1A5EF3" w14:textId="77777777" w:rsidTr="00176BFE">
        <w:trPr>
          <w:trHeight w:val="320"/>
        </w:trPr>
        <w:tc>
          <w:tcPr>
            <w:tcW w:w="49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2762AB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941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01056D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Theta</w:t>
            </w:r>
          </w:p>
        </w:tc>
        <w:tc>
          <w:tcPr>
            <w:tcW w:w="2970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39EF21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Phi</w:t>
            </w:r>
          </w:p>
        </w:tc>
        <w:tc>
          <w:tcPr>
            <w:tcW w:w="2970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97983C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proofErr w:type="gramStart"/>
            <w:r w:rsidRPr="005660D3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r</w:t>
            </w:r>
            <w:proofErr w:type="gramEnd"/>
            <w:r w:rsidRPr="005660D3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 xml:space="preserve"> Achieved</w:t>
            </w:r>
          </w:p>
        </w:tc>
        <w:tc>
          <w:tcPr>
            <w:tcW w:w="2970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B80812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Brightness</w:t>
            </w:r>
          </w:p>
        </w:tc>
      </w:tr>
      <w:tr w:rsidR="00176BFE" w:rsidRPr="005660D3" w14:paraId="668AFF1B" w14:textId="77777777" w:rsidTr="00176BFE">
        <w:trPr>
          <w:trHeight w:val="320"/>
        </w:trPr>
        <w:tc>
          <w:tcPr>
            <w:tcW w:w="494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B963E6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1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3A3D4F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proofErr w:type="gramStart"/>
            <w:r w:rsidRPr="005660D3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final</w:t>
            </w:r>
            <w:proofErr w:type="gramEnd"/>
          </w:p>
        </w:tc>
        <w:tc>
          <w:tcPr>
            <w:tcW w:w="99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4EAF80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1</w:t>
            </w:r>
          </w:p>
        </w:tc>
        <w:tc>
          <w:tcPr>
            <w:tcW w:w="99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AFBD5C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004690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proofErr w:type="gramStart"/>
            <w:r w:rsidRPr="005660D3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final</w:t>
            </w:r>
            <w:proofErr w:type="gramEnd"/>
          </w:p>
        </w:tc>
        <w:tc>
          <w:tcPr>
            <w:tcW w:w="99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A001D8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1</w:t>
            </w:r>
          </w:p>
        </w:tc>
        <w:tc>
          <w:tcPr>
            <w:tcW w:w="99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7374F0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5A013E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proofErr w:type="gramStart"/>
            <w:r w:rsidRPr="005660D3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final</w:t>
            </w:r>
            <w:proofErr w:type="gramEnd"/>
          </w:p>
        </w:tc>
        <w:tc>
          <w:tcPr>
            <w:tcW w:w="99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EE6A22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1</w:t>
            </w:r>
          </w:p>
        </w:tc>
        <w:tc>
          <w:tcPr>
            <w:tcW w:w="99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6A868C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B88DCA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proofErr w:type="gramStart"/>
            <w:r w:rsidRPr="005660D3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final</w:t>
            </w:r>
            <w:proofErr w:type="gramEnd"/>
          </w:p>
        </w:tc>
        <w:tc>
          <w:tcPr>
            <w:tcW w:w="99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244B90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1</w:t>
            </w:r>
          </w:p>
        </w:tc>
        <w:tc>
          <w:tcPr>
            <w:tcW w:w="99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738A3C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2</w:t>
            </w:r>
          </w:p>
        </w:tc>
      </w:tr>
      <w:tr w:rsidR="00176BFE" w:rsidRPr="005660D3" w14:paraId="78CCF4D6" w14:textId="77777777" w:rsidTr="00176BFE">
        <w:trPr>
          <w:trHeight w:val="320"/>
        </w:trPr>
        <w:tc>
          <w:tcPr>
            <w:tcW w:w="494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698A71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V</w:t>
            </w:r>
            <w:r w:rsidRPr="00E32849">
              <w:rPr>
                <w:rFonts w:ascii="Arial" w:hAnsi="Arial" w:cs="Arial"/>
                <w:b/>
                <w:bCs/>
                <w:color w:val="000000"/>
                <w:sz w:val="20"/>
                <w:szCs w:val="20"/>
                <w:vertAlign w:val="subscript"/>
              </w:rPr>
              <w:t>A</w:t>
            </w:r>
          </w:p>
        </w:tc>
        <w:tc>
          <w:tcPr>
            <w:tcW w:w="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F116DF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340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0752BC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40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FDDB72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578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D8ACDB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297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6C44EB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19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9CD2DA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189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51A2C1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33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DD8A60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279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124A8E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239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C326F0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297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B9C0F8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33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2CC6A1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361</w:t>
            </w:r>
          </w:p>
        </w:tc>
      </w:tr>
      <w:tr w:rsidR="00176BFE" w:rsidRPr="005660D3" w14:paraId="17FD8AE7" w14:textId="77777777" w:rsidTr="00176BFE">
        <w:trPr>
          <w:trHeight w:val="320"/>
        </w:trPr>
        <w:tc>
          <w:tcPr>
            <w:tcW w:w="49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9D9BA96" w14:textId="77777777" w:rsidR="00176BFE" w:rsidRPr="005660D3" w:rsidRDefault="00176BFE" w:rsidP="00176BFE">
            <w:pPr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D80EA4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145 - 0.687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B696F9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101 - 0.709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CAAFCB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154 - 0.967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C6B05A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099 - 0.591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68299C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057 - 0.575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11395C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017 - 0.659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D269A6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106 - 0.585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2BB601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081 - 0.593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F2471E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062 - 0.690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9EFC07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129 - 0.648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375FDF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094 - 0.686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65EB38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050 - 0.845)</w:t>
            </w:r>
          </w:p>
        </w:tc>
      </w:tr>
      <w:tr w:rsidR="00176BFE" w:rsidRPr="005660D3" w14:paraId="487BBA08" w14:textId="77777777" w:rsidTr="00176BFE">
        <w:trPr>
          <w:trHeight w:val="320"/>
        </w:trPr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C6854C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F4BC73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EE941F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B524FC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58821C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84263E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BBE999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FD5A96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891BB0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F7F7B1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E62973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D10D0D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EE7142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176BFE" w:rsidRPr="005660D3" w14:paraId="2C96E08E" w14:textId="77777777" w:rsidTr="00176BFE">
        <w:trPr>
          <w:trHeight w:val="320"/>
        </w:trPr>
        <w:tc>
          <w:tcPr>
            <w:tcW w:w="494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9CA291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proofErr w:type="gramStart"/>
            <w:r w:rsidRPr="005660D3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h</w:t>
            </w:r>
            <w:r w:rsidRPr="00E32849">
              <w:rPr>
                <w:rFonts w:ascii="Arial" w:hAnsi="Arial" w:cs="Arial"/>
                <w:b/>
                <w:bCs/>
                <w:color w:val="000000"/>
                <w:sz w:val="20"/>
                <w:szCs w:val="20"/>
                <w:vertAlign w:val="superscript"/>
              </w:rPr>
              <w:t>2</w:t>
            </w:r>
            <w:proofErr w:type="gramEnd"/>
          </w:p>
        </w:tc>
        <w:tc>
          <w:tcPr>
            <w:tcW w:w="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157077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346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884C44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395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E287AC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540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7BA973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21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208410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199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7700DA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24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687705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269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AAF41F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26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644C77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410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D626CD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31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9B81CE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37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CF9513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377</w:t>
            </w:r>
          </w:p>
        </w:tc>
      </w:tr>
      <w:tr w:rsidR="00176BFE" w:rsidRPr="005660D3" w14:paraId="5F7085F0" w14:textId="77777777" w:rsidTr="00176BFE">
        <w:trPr>
          <w:trHeight w:val="320"/>
        </w:trPr>
        <w:tc>
          <w:tcPr>
            <w:tcW w:w="49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3317BBB" w14:textId="77777777" w:rsidR="00176BFE" w:rsidRPr="005660D3" w:rsidRDefault="00176BFE" w:rsidP="00176BFE">
            <w:pPr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648E1A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136 - 0.605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AC34C5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114 - 0.631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711B51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159 - 0.818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31E3A4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092 - 0.511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F6F607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061 - 0.504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49304C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016 - 0.567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CED7EF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126 - 0.546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3EBD46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077 - 0.548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EFEAEA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061 - 0.630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13ED98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127 - 0.584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8ED135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087 - 0.606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FCDB28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042 - 0.730)</w:t>
            </w:r>
          </w:p>
        </w:tc>
      </w:tr>
      <w:tr w:rsidR="00176BFE" w:rsidRPr="005660D3" w14:paraId="5D58D72D" w14:textId="77777777" w:rsidTr="00176BFE">
        <w:trPr>
          <w:trHeight w:val="320"/>
        </w:trPr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CF446A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809CDA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0E4B42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6A0AC0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2B579D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CD2981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BE2349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5C9729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1FF276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A5684C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9ECD67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3ABF30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C554F3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176BFE" w:rsidRPr="005660D3" w14:paraId="1A995A6D" w14:textId="77777777" w:rsidTr="00176BFE">
        <w:trPr>
          <w:trHeight w:val="320"/>
        </w:trPr>
        <w:tc>
          <w:tcPr>
            <w:tcW w:w="494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43BE94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V</w:t>
            </w:r>
            <w:r w:rsidRPr="00E32849">
              <w:rPr>
                <w:rFonts w:ascii="Arial" w:hAnsi="Arial" w:cs="Arial"/>
                <w:b/>
                <w:bCs/>
                <w:color w:val="000000"/>
                <w:sz w:val="20"/>
                <w:szCs w:val="20"/>
                <w:vertAlign w:val="subscript"/>
              </w:rPr>
              <w:t>E</w:t>
            </w:r>
          </w:p>
        </w:tc>
        <w:tc>
          <w:tcPr>
            <w:tcW w:w="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F2F674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30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E58CF0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299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5CDA5C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22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31C8F8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30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F7D238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27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489F90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320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1E1C78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177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371A88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16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01C5AB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11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093167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29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B8EEB2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206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A9F7EF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160</w:t>
            </w:r>
          </w:p>
        </w:tc>
      </w:tr>
      <w:tr w:rsidR="00176BFE" w:rsidRPr="005660D3" w14:paraId="1C556DAB" w14:textId="77777777" w:rsidTr="00176BFE">
        <w:trPr>
          <w:trHeight w:val="320"/>
        </w:trPr>
        <w:tc>
          <w:tcPr>
            <w:tcW w:w="49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82ECFD5" w14:textId="77777777" w:rsidR="00176BFE" w:rsidRPr="005660D3" w:rsidRDefault="00176BFE" w:rsidP="00176BFE">
            <w:pPr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E7D5C1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159 - 0.462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000982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152 - 0.473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798324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101 - 0.421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A8B76B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175 - 0.464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917EAF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172 - 0.479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B5A7F5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156 - 0.469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F95E89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094 - 0.332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AC836A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065 - 0.300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3A4496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031 - 0.292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66087C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121 - 0.416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60364B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107 - 0.424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0FAC65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060 - 0.390)</w:t>
            </w:r>
          </w:p>
        </w:tc>
      </w:tr>
      <w:tr w:rsidR="00176BFE" w:rsidRPr="005660D3" w14:paraId="35F8424B" w14:textId="77777777" w:rsidTr="00176BFE">
        <w:trPr>
          <w:trHeight w:val="320"/>
        </w:trPr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5CFDD5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829D82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E168DC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807139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84857A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017735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46F696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6E9329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106E59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664019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B5CAE9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361F97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66C09E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176BFE" w:rsidRPr="005660D3" w14:paraId="2409B509" w14:textId="77777777" w:rsidTr="00176BFE">
        <w:trPr>
          <w:trHeight w:val="320"/>
        </w:trPr>
        <w:tc>
          <w:tcPr>
            <w:tcW w:w="494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14095F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proofErr w:type="gramStart"/>
            <w:r w:rsidRPr="005660D3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e</w:t>
            </w:r>
            <w:r w:rsidRPr="00E32849">
              <w:rPr>
                <w:rFonts w:ascii="Arial" w:hAnsi="Arial" w:cs="Arial"/>
                <w:b/>
                <w:bCs/>
                <w:color w:val="000000"/>
                <w:sz w:val="20"/>
                <w:szCs w:val="20"/>
                <w:vertAlign w:val="superscript"/>
              </w:rPr>
              <w:t>2</w:t>
            </w:r>
            <w:proofErr w:type="gramEnd"/>
          </w:p>
        </w:tc>
        <w:tc>
          <w:tcPr>
            <w:tcW w:w="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B837FB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286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489A69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230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587C4C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196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A53464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280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D7D6CA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28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57E3E3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275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CE79DE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178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2623F8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18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3ED7A1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115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E322F7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240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C131BB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235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9D77CD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183</w:t>
            </w:r>
          </w:p>
        </w:tc>
      </w:tr>
      <w:tr w:rsidR="00176BFE" w:rsidRPr="005660D3" w14:paraId="050A4EAD" w14:textId="77777777" w:rsidTr="00176BFE">
        <w:trPr>
          <w:trHeight w:val="320"/>
        </w:trPr>
        <w:tc>
          <w:tcPr>
            <w:tcW w:w="49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372F1A3" w14:textId="77777777" w:rsidR="00176BFE" w:rsidRPr="005660D3" w:rsidRDefault="00176BFE" w:rsidP="00176BFE">
            <w:pPr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ACCC1D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164 - 0.403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1F3C76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143 - 0.402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5F8974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098 - 0.371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291A75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180 - 0.404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E8C2F6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171 - 0.407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8C23A5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154 - 0.410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404756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095 - 0.306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FD7247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074 - 0.288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15E4EF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031 - 0.278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FC882E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124 - 0.365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012102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098 - 0.368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5C0A77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066 - 0.363)</w:t>
            </w:r>
          </w:p>
        </w:tc>
      </w:tr>
      <w:tr w:rsidR="00176BFE" w:rsidRPr="005660D3" w14:paraId="78FF1E30" w14:textId="77777777" w:rsidTr="00176BFE">
        <w:trPr>
          <w:trHeight w:val="320"/>
        </w:trPr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78F559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694181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02DA8A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86B087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2F276D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084828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C4EBEB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9B517D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920E50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3BEE1A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2A2986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87B780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97575A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176BFE" w:rsidRPr="005660D3" w14:paraId="1D31CAEA" w14:textId="77777777" w:rsidTr="00176BFE">
        <w:trPr>
          <w:trHeight w:val="320"/>
        </w:trPr>
        <w:tc>
          <w:tcPr>
            <w:tcW w:w="494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361970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V</w:t>
            </w:r>
            <w:r w:rsidRPr="00E32849">
              <w:rPr>
                <w:rFonts w:ascii="Arial" w:hAnsi="Arial" w:cs="Arial"/>
                <w:b/>
                <w:bCs/>
                <w:color w:val="000000"/>
                <w:sz w:val="20"/>
                <w:szCs w:val="20"/>
                <w:vertAlign w:val="subscript"/>
              </w:rPr>
              <w:t>R</w:t>
            </w:r>
          </w:p>
        </w:tc>
        <w:tc>
          <w:tcPr>
            <w:tcW w:w="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7ABD39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39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B9FDF5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415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50A06F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299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2782B1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459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CD74E7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49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0A8907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46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37937A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51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21A988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548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7183C6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508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D913B5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489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D5B2E3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490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3C87C8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0.420</w:t>
            </w:r>
          </w:p>
        </w:tc>
      </w:tr>
      <w:tr w:rsidR="00176BFE" w:rsidRPr="005660D3" w14:paraId="1B12BDFF" w14:textId="77777777" w:rsidTr="00176BFE">
        <w:trPr>
          <w:trHeight w:val="320"/>
        </w:trPr>
        <w:tc>
          <w:tcPr>
            <w:tcW w:w="49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A4242E2" w14:textId="77777777" w:rsidR="00176BFE" w:rsidRPr="005660D3" w:rsidRDefault="00176BFE" w:rsidP="00176BFE">
            <w:pPr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0CA3B3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183 - 0.552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F114CC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185 - 0.582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B798DE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054 - 0.555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7076C8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261 - 0.616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89B37F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277 - 0.647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B7C4A4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226 - 0.694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FF6F38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336 - 0.671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5A6E32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322 - 0.696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423D25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270 - 0.706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305D22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253 - 0.618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7186AA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233 - 0.637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481321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158 - 0.658)</w:t>
            </w:r>
          </w:p>
        </w:tc>
      </w:tr>
      <w:tr w:rsidR="00176BFE" w:rsidRPr="005660D3" w14:paraId="667387C3" w14:textId="77777777" w:rsidTr="00176BFE">
        <w:trPr>
          <w:trHeight w:val="320"/>
        </w:trPr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0F8D6B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B11B0A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6707F4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A8F3C2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9C2455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2A95F6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C7EA56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75DBB4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7A68E6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171799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F10C79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7820CD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8F1DB6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176BFE" w:rsidRPr="005660D3" w14:paraId="21154D44" w14:textId="77777777" w:rsidTr="00176BFE">
        <w:trPr>
          <w:trHeight w:val="320"/>
        </w:trPr>
        <w:tc>
          <w:tcPr>
            <w:tcW w:w="494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2C29F7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V</w:t>
            </w:r>
            <w:r w:rsidRPr="00E32849">
              <w:rPr>
                <w:rFonts w:ascii="Arial" w:hAnsi="Arial" w:cs="Arial"/>
                <w:b/>
                <w:bCs/>
                <w:color w:val="000000"/>
                <w:sz w:val="20"/>
                <w:szCs w:val="20"/>
                <w:vertAlign w:val="subscript"/>
              </w:rPr>
              <w:t>P</w:t>
            </w:r>
          </w:p>
        </w:tc>
        <w:tc>
          <w:tcPr>
            <w:tcW w:w="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52D8AD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1.090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4F26B6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1.067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8CE0FE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1.11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A0580D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1.09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5EB427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1.04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32164E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1.059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8E9BE2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1.055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FEF602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1.017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307A73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1.015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D671CF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1.077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D8D87B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1.057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F5CF0E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1.081</w:t>
            </w:r>
          </w:p>
        </w:tc>
      </w:tr>
      <w:tr w:rsidR="00176BFE" w:rsidRPr="005660D3" w14:paraId="3734AE1D" w14:textId="77777777" w:rsidTr="00176BFE">
        <w:trPr>
          <w:trHeight w:val="320"/>
        </w:trPr>
        <w:tc>
          <w:tcPr>
            <w:tcW w:w="49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941E2E0" w14:textId="77777777" w:rsidR="00176BFE" w:rsidRPr="005660D3" w:rsidRDefault="00176BFE" w:rsidP="00176BFE">
            <w:pPr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A9758D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939 - 1.275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0F9BAF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931 - 1.270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D44CFC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932 - 1.300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9A332A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943 - 1.262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A9C75E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924 - 1.258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525DC0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907 - 1.245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E391A6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902 - 1.193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5773BA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884 - 1.165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FFB276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881 - 1.164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6E3781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928 - 1.244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541326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927 - 1.245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6F76FE" w14:textId="77777777" w:rsidR="00176BFE" w:rsidRPr="005660D3" w:rsidRDefault="00176BFE" w:rsidP="00176BF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60D3">
              <w:rPr>
                <w:rFonts w:ascii="Arial" w:hAnsi="Arial" w:cs="Arial"/>
                <w:color w:val="000000"/>
                <w:sz w:val="20"/>
                <w:szCs w:val="20"/>
              </w:rPr>
              <w:t>(0.924 - 1.253)</w:t>
            </w:r>
          </w:p>
        </w:tc>
      </w:tr>
    </w:tbl>
    <w:p w14:paraId="57562B7F" w14:textId="77777777" w:rsidR="002E69AB" w:rsidRDefault="002E69AB">
      <w:pPr>
        <w:rPr>
          <w:rFonts w:ascii="Arial" w:hAnsi="Arial" w:cs="Arial"/>
          <w:b/>
          <w:spacing w:val="-2"/>
        </w:rPr>
      </w:pPr>
    </w:p>
    <w:sectPr w:rsidR="002E69AB" w:rsidSect="00361DC9">
      <w:pgSz w:w="15840" w:h="12240" w:orient="landscape"/>
      <w:pgMar w:top="1440" w:right="1440" w:bottom="1440" w:left="1440" w:header="720" w:footer="720" w:gutter="0"/>
      <w:cols w:space="720"/>
      <w:titlePg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8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A3F82"/>
    <w:rsid w:val="0000015E"/>
    <w:rsid w:val="0001356B"/>
    <w:rsid w:val="000413FC"/>
    <w:rsid w:val="00170F1A"/>
    <w:rsid w:val="001752E0"/>
    <w:rsid w:val="00176BFE"/>
    <w:rsid w:val="001A3F82"/>
    <w:rsid w:val="00274566"/>
    <w:rsid w:val="002E69AB"/>
    <w:rsid w:val="00314109"/>
    <w:rsid w:val="00361DC9"/>
    <w:rsid w:val="0042129C"/>
    <w:rsid w:val="004C47AE"/>
    <w:rsid w:val="004F49B3"/>
    <w:rsid w:val="005660D3"/>
    <w:rsid w:val="0073143E"/>
    <w:rsid w:val="00757F06"/>
    <w:rsid w:val="00770326"/>
    <w:rsid w:val="00875DED"/>
    <w:rsid w:val="00886B2C"/>
    <w:rsid w:val="008C541B"/>
    <w:rsid w:val="00BB3700"/>
    <w:rsid w:val="00BB76B2"/>
    <w:rsid w:val="00E3232F"/>
    <w:rsid w:val="00E32849"/>
    <w:rsid w:val="00EA2D5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2AE37B91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A3F82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1A3F82"/>
  </w:style>
  <w:style w:type="paragraph" w:styleId="BalloonText">
    <w:name w:val="Balloon Text"/>
    <w:basedOn w:val="Normal"/>
    <w:link w:val="BalloonTextChar"/>
    <w:uiPriority w:val="99"/>
    <w:semiHidden/>
    <w:unhideWhenUsed/>
    <w:rsid w:val="008C541B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C541B"/>
    <w:rPr>
      <w:rFonts w:ascii="Lucida Grande" w:eastAsia="Times New Roman" w:hAnsi="Lucida Grande" w:cs="Lucida Grande"/>
      <w:sz w:val="18"/>
      <w:szCs w:val="18"/>
    </w:rPr>
  </w:style>
  <w:style w:type="character" w:styleId="CommentReference">
    <w:name w:val="annotation reference"/>
    <w:uiPriority w:val="99"/>
    <w:semiHidden/>
    <w:rsid w:val="004C47AE"/>
    <w:rPr>
      <w:rFonts w:cs="Times New Roman"/>
      <w:sz w:val="16"/>
    </w:rPr>
  </w:style>
  <w:style w:type="paragraph" w:styleId="CommentText">
    <w:name w:val="annotation text"/>
    <w:basedOn w:val="Normal"/>
    <w:link w:val="CommentTextChar"/>
    <w:uiPriority w:val="99"/>
    <w:rsid w:val="004C47AE"/>
    <w:rPr>
      <w:sz w:val="20"/>
      <w:szCs w:val="20"/>
      <w:lang w:val="x-none" w:eastAsia="x-none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C47AE"/>
    <w:rPr>
      <w:rFonts w:ascii="Times New Roman" w:eastAsia="Times New Roman" w:hAnsi="Times New Roman" w:cs="Times New Roman"/>
      <w:sz w:val="20"/>
      <w:szCs w:val="20"/>
      <w:lang w:val="x-none" w:eastAsia="x-non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A3F82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1A3F82"/>
  </w:style>
  <w:style w:type="paragraph" w:styleId="BalloonText">
    <w:name w:val="Balloon Text"/>
    <w:basedOn w:val="Normal"/>
    <w:link w:val="BalloonTextChar"/>
    <w:uiPriority w:val="99"/>
    <w:semiHidden/>
    <w:unhideWhenUsed/>
    <w:rsid w:val="008C541B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C541B"/>
    <w:rPr>
      <w:rFonts w:ascii="Lucida Grande" w:eastAsia="Times New Roman" w:hAnsi="Lucida Grande" w:cs="Lucida Grande"/>
      <w:sz w:val="18"/>
      <w:szCs w:val="18"/>
    </w:rPr>
  </w:style>
  <w:style w:type="character" w:styleId="CommentReference">
    <w:name w:val="annotation reference"/>
    <w:uiPriority w:val="99"/>
    <w:semiHidden/>
    <w:rsid w:val="004C47AE"/>
    <w:rPr>
      <w:rFonts w:cs="Times New Roman"/>
      <w:sz w:val="16"/>
    </w:rPr>
  </w:style>
  <w:style w:type="paragraph" w:styleId="CommentText">
    <w:name w:val="annotation text"/>
    <w:basedOn w:val="Normal"/>
    <w:link w:val="CommentTextChar"/>
    <w:uiPriority w:val="99"/>
    <w:rsid w:val="004C47AE"/>
    <w:rPr>
      <w:sz w:val="20"/>
      <w:szCs w:val="20"/>
      <w:lang w:val="x-none" w:eastAsia="x-none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C47AE"/>
    <w:rPr>
      <w:rFonts w:ascii="Times New Roman" w:eastAsia="Times New Roman" w:hAnsi="Times New Roman" w:cs="Times New Roman"/>
      <w:sz w:val="20"/>
      <w:szCs w:val="20"/>
      <w:lang w:val="x-none" w:eastAsia="x-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5732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38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024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482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494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645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506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474</Words>
  <Characters>2708</Characters>
  <Application>Microsoft Macintosh Word</Application>
  <DocSecurity>0</DocSecurity>
  <Lines>22</Lines>
  <Paragraphs>6</Paragraphs>
  <ScaleCrop>false</ScaleCrop>
  <Company/>
  <LinksUpToDate>false</LinksUpToDate>
  <CharactersWithSpaces>317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anna Hubbard</dc:creator>
  <cp:keywords/>
  <dc:description/>
  <cp:lastModifiedBy>Joanna Hubbard</cp:lastModifiedBy>
  <cp:revision>2</cp:revision>
  <cp:lastPrinted>2015-06-11T19:12:00Z</cp:lastPrinted>
  <dcterms:created xsi:type="dcterms:W3CDTF">2015-06-17T16:21:00Z</dcterms:created>
  <dcterms:modified xsi:type="dcterms:W3CDTF">2015-06-17T16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joanna.hubbard@colorado.edu@www.mendeley.com</vt:lpwstr>
  </property>
  <property fmtid="{D5CDD505-2E9C-101B-9397-08002B2CF9AE}" pid="4" name="Mendeley Citation Style_1">
    <vt:lpwstr>http://www.zotero.org/styles/heredity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chicago-author-date</vt:lpwstr>
  </property>
  <property fmtid="{D5CDD505-2E9C-101B-9397-08002B2CF9AE}" pid="10" name="Mendeley Recent Style Name 2_1">
    <vt:lpwstr>Chicago Manual of Style 16th edition (author-date)</vt:lpwstr>
  </property>
  <property fmtid="{D5CDD505-2E9C-101B-9397-08002B2CF9AE}" pid="11" name="Mendeley Recent Style Id 3_1">
    <vt:lpwstr>http://www.zotero.org/styles/current-biology</vt:lpwstr>
  </property>
  <property fmtid="{D5CDD505-2E9C-101B-9397-08002B2CF9AE}" pid="12" name="Mendeley Recent Style Name 3_1">
    <vt:lpwstr>Current Biology</vt:lpwstr>
  </property>
  <property fmtid="{D5CDD505-2E9C-101B-9397-08002B2CF9AE}" pid="13" name="Mendeley Recent Style Id 4_1">
    <vt:lpwstr>http://www.zotero.org/styles/evolution</vt:lpwstr>
  </property>
  <property fmtid="{D5CDD505-2E9C-101B-9397-08002B2CF9AE}" pid="14" name="Mendeley Recent Style Name 4_1">
    <vt:lpwstr>Evolution</vt:lpwstr>
  </property>
  <property fmtid="{D5CDD505-2E9C-101B-9397-08002B2CF9AE}" pid="15" name="Mendeley Recent Style Id 5_1">
    <vt:lpwstr>http://www.zotero.org/styles/heredity</vt:lpwstr>
  </property>
  <property fmtid="{D5CDD505-2E9C-101B-9397-08002B2CF9AE}" pid="16" name="Mendeley Recent Style Name 5_1">
    <vt:lpwstr>Heredity</vt:lpwstr>
  </property>
  <property fmtid="{D5CDD505-2E9C-101B-9397-08002B2CF9AE}" pid="17" name="Mendeley Recent Style Id 6_1">
    <vt:lpwstr>http://www.zotero.org/styles/journal-of-evolutionary-biology</vt:lpwstr>
  </property>
  <property fmtid="{D5CDD505-2E9C-101B-9397-08002B2CF9AE}" pid="18" name="Mendeley Recent Style Name 6_1">
    <vt:lpwstr>Journal of Evolutionary Biology</vt:lpwstr>
  </property>
  <property fmtid="{D5CDD505-2E9C-101B-9397-08002B2CF9AE}" pid="19" name="Mendeley Recent Style Id 7_1">
    <vt:lpwstr>http://www.zotero.org/styles/pnas</vt:lpwstr>
  </property>
  <property fmtid="{D5CDD505-2E9C-101B-9397-08002B2CF9AE}" pid="20" name="Mendeley Recent Style Name 7_1">
    <vt:lpwstr>Proceedings of the National Academy of Sciences of the United States of America</vt:lpwstr>
  </property>
  <property fmtid="{D5CDD505-2E9C-101B-9397-08002B2CF9AE}" pid="21" name="Mendeley Recent Style Id 8_1">
    <vt:lpwstr>http://www.zotero.org/styles/proceedings-of-the-royal-society-b</vt:lpwstr>
  </property>
  <property fmtid="{D5CDD505-2E9C-101B-9397-08002B2CF9AE}" pid="22" name="Mendeley Recent Style Name 8_1">
    <vt:lpwstr>Proceedings of the Royal Society B</vt:lpwstr>
  </property>
  <property fmtid="{D5CDD505-2E9C-101B-9397-08002B2CF9AE}" pid="23" name="Mendeley Recent Style Id 9_1">
    <vt:lpwstr>http://www.zotero.org/styles/trends-ecology-and-evolution</vt:lpwstr>
  </property>
  <property fmtid="{D5CDD505-2E9C-101B-9397-08002B2CF9AE}" pid="24" name="Mendeley Recent Style Name 9_1">
    <vt:lpwstr>Trends in Ecology and Evolution</vt:lpwstr>
  </property>
</Properties>
</file>